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 xml:space="preserve">Predicción de Tiempos de Entrega en la Cadena de Suministro: Una Solución de Machine </w:t>
      </w:r>
      <w:proofErr w:type="spellStart"/>
      <w:r w:rsidRPr="00700332">
        <w:rPr>
          <w:sz w:val="42"/>
          <w:szCs w:val="42"/>
        </w:rPr>
        <w:t>Learning</w:t>
      </w:r>
      <w:proofErr w:type="spellEnd"/>
      <w:r w:rsidRPr="00700332">
        <w:rPr>
          <w:sz w:val="42"/>
          <w:szCs w:val="42"/>
        </w:rPr>
        <w:t xml:space="preserve">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210CBF3D" w14:textId="77777777" w:rsidR="00B6484E" w:rsidRDefault="00B6484E" w:rsidP="00B6484E">
      <w:pPr>
        <w:pStyle w:val="Textoindependiente"/>
        <w:spacing w:before="189" w:line="276" w:lineRule="auto"/>
        <w:ind w:left="100" w:right="203"/>
        <w:jc w:val="both"/>
      </w:pPr>
      <w:r w:rsidRPr="00862867">
        <w:t xml:space="preserve">Este proyecto tiene como objetivo desarrollar un modelo predictivo que, a partir de datos históricos y técnicas de machine </w:t>
      </w:r>
      <w:proofErr w:type="spellStart"/>
      <w:r w:rsidRPr="00862867">
        <w:t>learning</w:t>
      </w:r>
      <w:proofErr w:type="spellEnd"/>
      <w:r w:rsidRPr="00862867">
        <w:t>,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w:t>
      </w:r>
      <w:proofErr w:type="spellStart"/>
      <w:r w:rsidR="000E4725">
        <w:t>Banerjee</w:t>
      </w:r>
      <w:proofErr w:type="spellEnd"/>
      <w:r w:rsidR="000E4725">
        <w:t xml:space="preserv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w:t>
      </w:r>
      <w:proofErr w:type="spellStart"/>
      <w:r w:rsidR="000E4725">
        <w:t>Banerjee</w:t>
      </w:r>
      <w:proofErr w:type="spellEnd"/>
      <w:r w:rsidR="000E4725">
        <w:t xml:space="preserv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w:t>
      </w:r>
      <w:proofErr w:type="spellStart"/>
      <w:r w:rsidR="009C09CC">
        <w:t>learning</w:t>
      </w:r>
      <w:proofErr w:type="spellEnd"/>
      <w:r w:rsidR="009C09CC">
        <w:t xml:space="preserve">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w:t>
      </w:r>
      <w:proofErr w:type="gramStart"/>
      <w:r w:rsidR="009A6EDD">
        <w:t>lado</w:t>
      </w:r>
      <w:proofErr w:type="gramEnd"/>
      <w:r w:rsidR="009A6EDD">
        <w:t xml:space="preserve"> </w:t>
      </w:r>
      <w:r w:rsidR="0032328A">
        <w:t xml:space="preserve">se </w:t>
      </w:r>
      <w:r w:rsidR="009A6EDD">
        <w:t>evaluaron</w:t>
      </w:r>
      <w:r w:rsidR="00C56560">
        <w:t xml:space="preserve"> algoritmos </w:t>
      </w:r>
      <w:r w:rsidR="002606F7">
        <w:t xml:space="preserve">como arboles de decisión, </w:t>
      </w:r>
      <w:proofErr w:type="spellStart"/>
      <w:r w:rsidR="002606F7">
        <w:t>random</w:t>
      </w:r>
      <w:proofErr w:type="spellEnd"/>
      <w:r w:rsidR="002606F7">
        <w:t xml:space="preserve"> </w:t>
      </w:r>
      <w:proofErr w:type="spellStart"/>
      <w:r w:rsidR="002606F7">
        <w:t>forest</w:t>
      </w:r>
      <w:proofErr w:type="spellEnd"/>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proofErr w:type="spellStart"/>
      <w:r w:rsidR="0016350F">
        <w:t>tambien</w:t>
      </w:r>
      <w:proofErr w:type="spellEnd"/>
      <w:r w:rsidR="00E42001">
        <w:t>,</w:t>
      </w:r>
      <w:r w:rsidR="00FA0176">
        <w:t xml:space="preserve"> se encontró que los algoritmos de </w:t>
      </w:r>
      <w:proofErr w:type="spellStart"/>
      <w:r w:rsidR="00FA0176">
        <w:t>boosting</w:t>
      </w:r>
      <w:proofErr w:type="spellEnd"/>
      <w:r w:rsidR="00FA0176">
        <w:t xml:space="preserve"> </w:t>
      </w:r>
      <w:r w:rsidR="00166130">
        <w:t xml:space="preserve">y </w:t>
      </w:r>
      <w:proofErr w:type="spellStart"/>
      <w:r w:rsidR="00166130">
        <w:t>random</w:t>
      </w:r>
      <w:proofErr w:type="spellEnd"/>
      <w:r w:rsidR="00166130">
        <w:t xml:space="preserve"> </w:t>
      </w:r>
      <w:proofErr w:type="spellStart"/>
      <w:r w:rsidR="00166130">
        <w:t>forest</w:t>
      </w:r>
      <w:proofErr w:type="spellEnd"/>
      <w:r w:rsidR="00166130">
        <w:t xml:space="preserve">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proofErr w:type="spellStart"/>
      <w:r w:rsidR="00EE4F3D">
        <w:t>crisp</w:t>
      </w:r>
      <w:proofErr w:type="spellEnd"/>
      <w:r w:rsidR="00EE4F3D">
        <w:t xml:space="preserve">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w:t>
      </w:r>
      <w:proofErr w:type="spellStart"/>
      <w:r w:rsidR="00586225">
        <w:t>graph</w:t>
      </w:r>
      <w:proofErr w:type="spellEnd"/>
      <w:r w:rsidR="00586225">
        <w:t xml:space="preserve"> </w:t>
      </w:r>
      <w:proofErr w:type="spellStart"/>
      <w:r w:rsidR="00586225">
        <w:t>transformer</w:t>
      </w:r>
      <w:proofErr w:type="spellEnd"/>
      <w:r w:rsidR="00586225">
        <w:t xml:space="preserve">,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proofErr w:type="spellStart"/>
      <w:r w:rsidR="009C09CC" w:rsidRPr="00E54B8A">
        <w:rPr>
          <w:color w:val="000000" w:themeColor="text1"/>
        </w:rPr>
        <w:t>Wolter</w:t>
      </w:r>
      <w:proofErr w:type="spellEnd"/>
      <w:r w:rsidR="009C09CC" w:rsidRPr="00E54B8A">
        <w:rPr>
          <w:color w:val="000000" w:themeColor="text1"/>
        </w:rPr>
        <w:t xml:space="preserve">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w:t>
      </w:r>
      <w:proofErr w:type="spellStart"/>
      <w:r w:rsidR="00560020">
        <w:t>learning</w:t>
      </w:r>
      <w:proofErr w:type="spellEnd"/>
      <w:r w:rsidR="00560020">
        <w:t xml:space="preserve">.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proofErr w:type="spellStart"/>
      <w:r w:rsidRPr="00E54B8A">
        <w:rPr>
          <w:color w:val="000000" w:themeColor="text1"/>
        </w:rPr>
        <w:t>Wolter</w:t>
      </w:r>
      <w:proofErr w:type="spellEnd"/>
      <w:r w:rsidRPr="00E54B8A">
        <w:rPr>
          <w:color w:val="000000" w:themeColor="text1"/>
        </w:rPr>
        <w:t xml:space="preserve">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w:t>
      </w:r>
      <w:proofErr w:type="spellStart"/>
      <w:r w:rsidR="002E3007">
        <w:t>one</w:t>
      </w:r>
      <w:proofErr w:type="spellEnd"/>
      <w:r w:rsidR="002E3007">
        <w:t xml:space="preserve"> </w:t>
      </w:r>
      <w:proofErr w:type="spellStart"/>
      <w:r w:rsidR="002E3007">
        <w:t>hot</w:t>
      </w:r>
      <w:proofErr w:type="spellEnd"/>
      <w:r w:rsidR="002E3007">
        <w:t xml:space="preserve">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proofErr w:type="spellStart"/>
      <w:r w:rsidR="009C09CC">
        <w:t>Maiti</w:t>
      </w:r>
      <w:proofErr w:type="spellEnd"/>
      <w:r w:rsidR="009C09CC">
        <w:t xml:space="preserve"> et al. (2014) </w:t>
      </w:r>
      <w:r>
        <w:t xml:space="preserve">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w:t>
      </w:r>
      <w:proofErr w:type="spellStart"/>
      <w:r>
        <w:t>trafico</w:t>
      </w:r>
      <w:proofErr w:type="spellEnd"/>
      <w:r>
        <w:t xml:space="preserve">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w:t>
      </w:r>
      <w:proofErr w:type="spellStart"/>
      <w:r>
        <w:t>Maiti</w:t>
      </w:r>
      <w:proofErr w:type="spellEnd"/>
      <w:r>
        <w:t xml:space="preserve"> et al. (2014) </w:t>
      </w:r>
      <w:r w:rsidR="008668EF">
        <w:t xml:space="preserve">utiliza varios enfoques de machine </w:t>
      </w:r>
      <w:proofErr w:type="spellStart"/>
      <w:r w:rsidR="008668EF">
        <w:t>learning</w:t>
      </w:r>
      <w:proofErr w:type="spellEnd"/>
      <w:r w:rsidR="008668EF">
        <w:t xml:space="preserve"> como redes neuronales y </w:t>
      </w:r>
      <w:proofErr w:type="spellStart"/>
      <w:r w:rsidR="008668EF">
        <w:t>maquinas</w:t>
      </w:r>
      <w:proofErr w:type="spellEnd"/>
      <w:r w:rsidR="008668EF">
        <w:t xml:space="preserve">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 xml:space="preserve">machine </w:t>
      </w:r>
      <w:proofErr w:type="spellStart"/>
      <w:r w:rsidR="00854CA0">
        <w:t>learning</w:t>
      </w:r>
      <w:proofErr w:type="spellEnd"/>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 xml:space="preserve">logística, siendo modelos como </w:t>
      </w:r>
      <w:proofErr w:type="spellStart"/>
      <w:r w:rsidR="00EE5D00">
        <w:t>ra</w:t>
      </w:r>
      <w:r w:rsidR="00EF4FB2">
        <w:t>ndom</w:t>
      </w:r>
      <w:proofErr w:type="spellEnd"/>
      <w:r w:rsidR="00EF4FB2">
        <w:t xml:space="preserve"> </w:t>
      </w:r>
      <w:proofErr w:type="spellStart"/>
      <w:r w:rsidR="00EF4FB2">
        <w:t>forest</w:t>
      </w:r>
      <w:proofErr w:type="spellEnd"/>
      <w:r w:rsidR="00EF4FB2">
        <w:t xml:space="preserve">, </w:t>
      </w:r>
      <w:proofErr w:type="spellStart"/>
      <w:r w:rsidR="00EF4FB2">
        <w:t>arima</w:t>
      </w:r>
      <w:proofErr w:type="spellEnd"/>
      <w:r w:rsidR="00EF4FB2">
        <w:t xml:space="preserve">, redes neuronales y técnicas de optimización </w:t>
      </w:r>
      <w:r w:rsidR="00BA70BE">
        <w:t xml:space="preserve">dimensional lo </w:t>
      </w:r>
      <w:proofErr w:type="spellStart"/>
      <w:r w:rsidR="00BA70BE">
        <w:t>mas</w:t>
      </w:r>
      <w:proofErr w:type="spellEnd"/>
      <w:r w:rsidR="00BA70BE">
        <w:t xml:space="preserve">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4136C78C"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ntes y secuenciales</w:t>
      </w:r>
      <w:r w:rsidR="00896645">
        <w:t xml:space="preserve"> como destaca</w:t>
      </w:r>
      <w:r w:rsidR="006C0AF5">
        <w:t xml:space="preserve"> </w:t>
      </w:r>
      <w:sdt>
        <w:sdtPr>
          <w:id w:val="-1192989149"/>
          <w:citation/>
        </w:sdt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r w:rsidR="006E3F8F">
        <w:t xml:space="preserve"> </w:t>
      </w:r>
      <w:r w:rsidR="00BA528A">
        <w:t xml:space="preserve">ARIMA combina componentes </w:t>
      </w:r>
      <w:r w:rsidR="00EB6629">
        <w:t xml:space="preserve">de </w:t>
      </w:r>
      <w:proofErr w:type="spellStart"/>
      <w:r w:rsidR="00EB6629">
        <w:t>autoregresión</w:t>
      </w:r>
      <w:proofErr w:type="spellEnd"/>
      <w:r w:rsidR="00731EE7">
        <w:t>, lo que lo hace ideal para detectar variaciones estacionales</w:t>
      </w:r>
      <w:r w:rsidR="008C411F">
        <w:t>.</w:t>
      </w:r>
    </w:p>
    <w:p w14:paraId="17AC20A9" w14:textId="77777777" w:rsidR="008C411F" w:rsidRDefault="008C411F" w:rsidP="008C411F">
      <w:pPr>
        <w:pStyle w:val="Textoindependiente"/>
        <w:spacing w:line="276" w:lineRule="auto"/>
        <w:ind w:left="820" w:right="128"/>
        <w:jc w:val="both"/>
      </w:pPr>
    </w:p>
    <w:p w14:paraId="53980004" w14:textId="0E96AB39" w:rsidR="00C970F5" w:rsidRDefault="00A57804" w:rsidP="00CF5AD1">
      <w:pPr>
        <w:pStyle w:val="Textoindependiente"/>
        <w:spacing w:line="276" w:lineRule="auto"/>
        <w:ind w:left="820" w:right="128"/>
        <w:jc w:val="both"/>
      </w:pPr>
      <w:r>
        <w:t xml:space="preserve"> En el documento de </w:t>
      </w:r>
      <w:proofErr w:type="spellStart"/>
      <w:r>
        <w:t>Banerjee</w:t>
      </w:r>
      <w:proofErr w:type="spellEnd"/>
      <w:r>
        <w:t xml:space="preserve"> et al. (2015) </w:t>
      </w:r>
      <w:r w:rsidR="00C970F5">
        <w:t>la implementación de un modelo ARIMA demostró una notable reducción den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36FF55AD" w:rsidR="008F2919" w:rsidRDefault="00763374" w:rsidP="00717FFC">
      <w:pPr>
        <w:pStyle w:val="Textoindependiente"/>
        <w:spacing w:line="276" w:lineRule="auto"/>
        <w:ind w:left="820" w:right="128"/>
        <w:jc w:val="both"/>
      </w:pPr>
      <w:proofErr w:type="spellStart"/>
      <w:r>
        <w:t>Random</w:t>
      </w:r>
      <w:proofErr w:type="spellEnd"/>
      <w:r>
        <w:t xml:space="preserve"> </w:t>
      </w:r>
      <w:proofErr w:type="spellStart"/>
      <w:r w:rsidR="007268D1">
        <w:t>forest</w:t>
      </w:r>
      <w:proofErr w:type="spellEnd"/>
      <w:r w:rsidR="007268D1">
        <w:t xml:space="preserve">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r w:rsidR="00B4048E">
        <w:t>está</w:t>
      </w:r>
      <w:r w:rsidR="00EA3F74">
        <w:t xml:space="preserve"> basado en arboles de decisión </w:t>
      </w:r>
      <w:r w:rsidR="004F5DB3">
        <w:t xml:space="preserve">el cual mejora la precisión predictiva y reduce el riesgo </w:t>
      </w:r>
      <w:sdt>
        <w:sdtPr>
          <w:id w:val="1701590681"/>
          <w:citation/>
        </w:sdt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35A05576" w:rsidR="008F2919" w:rsidRDefault="001A7074" w:rsidP="00235E50">
      <w:pPr>
        <w:pStyle w:val="Textoindependiente"/>
        <w:spacing w:line="276" w:lineRule="auto"/>
        <w:ind w:left="820" w:right="128"/>
        <w:jc w:val="both"/>
      </w:pPr>
      <w:r>
        <w:t xml:space="preserve">El documento Steinberg et al. (2023) </w:t>
      </w:r>
      <w:r w:rsidR="00B7696A">
        <w:t xml:space="preserve">propone predecir retrasos de proveedores en </w:t>
      </w:r>
      <w:r w:rsidR="001B3969">
        <w:t>l</w:t>
      </w:r>
      <w:r w:rsidR="00B7696A">
        <w:t>a caden</w:t>
      </w:r>
      <w:r w:rsidR="0074543D">
        <w:t xml:space="preserve">a de suministro en entornos de baja demanda y alta variabilidad </w:t>
      </w:r>
      <w:r w:rsidR="005A2B72">
        <w:t xml:space="preserve">por lo que </w:t>
      </w:r>
      <w:r w:rsidR="005A2B72">
        <w:lastRenderedPageBreak/>
        <w:t xml:space="preserve">utiliza el algoritmo de </w:t>
      </w:r>
      <w:proofErr w:type="spellStart"/>
      <w:r w:rsidR="005A2B72">
        <w:t>random</w:t>
      </w:r>
      <w:proofErr w:type="spellEnd"/>
      <w:r w:rsidR="005A2B72">
        <w:t xml:space="preserve"> </w:t>
      </w:r>
      <w:proofErr w:type="spellStart"/>
      <w:r w:rsidR="005A2B72">
        <w:t>forest</w:t>
      </w:r>
      <w:proofErr w:type="spellEnd"/>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w:t>
      </w:r>
      <w:proofErr w:type="spellStart"/>
      <w:r w:rsidR="004C33AD">
        <w:t>random</w:t>
      </w:r>
      <w:proofErr w:type="spellEnd"/>
      <w:r w:rsidR="004C33AD">
        <w:t xml:space="preserve"> </w:t>
      </w:r>
      <w:proofErr w:type="spellStart"/>
      <w:r w:rsidR="004C33AD">
        <w:t>forest</w:t>
      </w:r>
      <w:proofErr w:type="spellEnd"/>
      <w:r w:rsidR="004C33AD">
        <w:t xml:space="preserve">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0E59D952" w14:textId="77777777" w:rsidR="00EA6CDB" w:rsidRDefault="00EA6CDB" w:rsidP="00692621">
      <w:pPr>
        <w:pStyle w:val="Textoindependiente"/>
        <w:spacing w:line="276" w:lineRule="auto"/>
        <w:ind w:right="128"/>
        <w:jc w:val="both"/>
      </w:pPr>
    </w:p>
    <w:p w14:paraId="297F0C1E" w14:textId="5DD8B9E4" w:rsidR="00EA6CDB" w:rsidRDefault="00EA6CDB" w:rsidP="00235E50">
      <w:pPr>
        <w:pStyle w:val="Textoindependiente"/>
        <w:spacing w:line="276" w:lineRule="auto"/>
        <w:ind w:left="820" w:right="128"/>
        <w:jc w:val="both"/>
      </w:pPr>
      <w:r>
        <w:t>Las redes neuronales artificiales ANN son ampliamente utilizadas en proyectos que requieren la detección de patrones no lineales complejos en los datos</w:t>
      </w:r>
      <w:r w:rsidR="00692621">
        <w:t xml:space="preserve">, dado que las ANN tienen la capacidad de aprender de ejemplos históricos, lo que resulta útil en situaciones con alta variabilidad </w:t>
      </w:r>
      <w:sdt>
        <w:sdtPr>
          <w:id w:val="161679604"/>
          <w:citation/>
        </w:sdtPr>
        <w:sdtContent>
          <w:r w:rsidR="00692621">
            <w:fldChar w:fldCharType="begin"/>
          </w:r>
          <w:r w:rsidR="00692621">
            <w:instrText xml:space="preserve"> CITATION Ben16 \l 3082 </w:instrText>
          </w:r>
          <w:r w:rsidR="00692621">
            <w:fldChar w:fldCharType="separate"/>
          </w:r>
          <w:r w:rsidR="00692621">
            <w:rPr>
              <w:noProof/>
            </w:rPr>
            <w:t>(Bengio &amp; Courville, 2016)</w:t>
          </w:r>
          <w:r w:rsidR="00692621">
            <w:fldChar w:fldCharType="end"/>
          </w:r>
        </w:sdtContent>
      </w:sdt>
      <w:r w:rsidR="00692621">
        <w:t>.</w:t>
      </w:r>
    </w:p>
    <w:p w14:paraId="03BF9D8C" w14:textId="77777777" w:rsidR="00475AEC" w:rsidRDefault="00475AEC" w:rsidP="002122F5">
      <w:pPr>
        <w:pStyle w:val="Textoindependiente"/>
        <w:spacing w:line="276" w:lineRule="auto"/>
        <w:ind w:right="128"/>
        <w:jc w:val="both"/>
      </w:pPr>
    </w:p>
    <w:p w14:paraId="0ABEC93C" w14:textId="77777777" w:rsidR="00E725A8" w:rsidRDefault="00475AEC" w:rsidP="00235E50">
      <w:pPr>
        <w:pStyle w:val="Textoindependiente"/>
        <w:spacing w:line="276" w:lineRule="auto"/>
        <w:ind w:left="820" w:right="128"/>
        <w:jc w:val="both"/>
      </w:pPr>
      <w:r>
        <w:t>En los documentos revisados</w:t>
      </w:r>
      <w:r w:rsidR="00E725A8">
        <w:t>, varios estudios exploran el uso de redes neuronales para mejorar la predicción de tiempos de entrega en la cadena de suministros. En el documento de Steinberg et al. (2023), las redes neuronales se emplean para prever retrasos en los proveedores, mostrando ser útiles en el análisis detallado de los tiempos de entrega.</w:t>
      </w:r>
    </w:p>
    <w:p w14:paraId="6E57EB9B" w14:textId="77777777" w:rsidR="00E725A8" w:rsidRDefault="00E725A8" w:rsidP="00235E50">
      <w:pPr>
        <w:pStyle w:val="Textoindependiente"/>
        <w:spacing w:line="276" w:lineRule="auto"/>
        <w:ind w:left="820" w:right="128"/>
        <w:jc w:val="both"/>
      </w:pPr>
    </w:p>
    <w:p w14:paraId="042B9166" w14:textId="2F20B225" w:rsidR="00475AEC" w:rsidRDefault="00E725A8" w:rsidP="00235E50">
      <w:pPr>
        <w:pStyle w:val="Textoindependiente"/>
        <w:spacing w:line="276" w:lineRule="auto"/>
        <w:ind w:left="820" w:right="128"/>
        <w:jc w:val="both"/>
        <w:rPr>
          <w:color w:val="000000" w:themeColor="text1"/>
        </w:rPr>
      </w:pPr>
      <w:r>
        <w:t xml:space="preserve">Por su parte </w:t>
      </w:r>
      <w:proofErr w:type="spellStart"/>
      <w:r w:rsidRPr="00E54B8A">
        <w:rPr>
          <w:color w:val="000000" w:themeColor="text1"/>
        </w:rPr>
        <w:t>Wolter</w:t>
      </w:r>
      <w:proofErr w:type="spellEnd"/>
      <w:r w:rsidRPr="00E54B8A">
        <w:rPr>
          <w:color w:val="000000" w:themeColor="text1"/>
        </w:rPr>
        <w:t xml:space="preserve"> y Hanne (2024)</w:t>
      </w:r>
      <w:r>
        <w:rPr>
          <w:color w:val="000000" w:themeColor="text1"/>
        </w:rPr>
        <w:t xml:space="preserve"> implementaron un modelo </w:t>
      </w:r>
      <w:r w:rsidR="002122F5">
        <w:rPr>
          <w:color w:val="000000" w:themeColor="text1"/>
        </w:rPr>
        <w:t>de RNN para predecir tiempos de entrega en servicios a domicilios, logrando predicciones de tiempos de entrega y de servicios, sin embargo, estos autores mencionan desafíos como el alto costo computacional y la necesidad de grandes volúmenes de datos para optimizar el rendimiento del modelo.</w:t>
      </w:r>
    </w:p>
    <w:p w14:paraId="39D34C3B" w14:textId="77777777" w:rsidR="002122F5" w:rsidRDefault="002122F5" w:rsidP="00235E50">
      <w:pPr>
        <w:pStyle w:val="Textoindependiente"/>
        <w:spacing w:line="276" w:lineRule="auto"/>
        <w:ind w:left="820" w:right="128"/>
        <w:jc w:val="both"/>
        <w:rPr>
          <w:color w:val="000000" w:themeColor="text1"/>
        </w:rPr>
      </w:pPr>
    </w:p>
    <w:p w14:paraId="1C6A1F62" w14:textId="727913FD" w:rsidR="002122F5" w:rsidRDefault="002122F5" w:rsidP="00235E50">
      <w:pPr>
        <w:pStyle w:val="Textoindependiente"/>
        <w:spacing w:line="276" w:lineRule="auto"/>
        <w:ind w:left="820" w:right="128"/>
        <w:jc w:val="both"/>
      </w:pPr>
      <w:r>
        <w:rPr>
          <w:color w:val="000000" w:themeColor="text1"/>
        </w:rPr>
        <w:t xml:space="preserve">También, en el estudio </w:t>
      </w:r>
      <w:proofErr w:type="spellStart"/>
      <w:r>
        <w:t>Maiti</w:t>
      </w:r>
      <w:proofErr w:type="spellEnd"/>
      <w:r>
        <w:t xml:space="preserve"> et al. (2014), las redes neuronales se aplican para prever tiempos de llegada de buses en tiempo real, demostrando una notable capacidad para adaptarse a variables dinámicas de tráfico, distancia y velocidad. No obstante, el documento resalta una limitación y es la complejidad de interpretar los resultados debido a las capaz internas de las redes neuronale</w:t>
      </w:r>
      <w:r w:rsidR="003D0729">
        <w:t>s</w:t>
      </w:r>
      <w:r>
        <w:t>.</w:t>
      </w:r>
    </w:p>
    <w:p w14:paraId="0FEC2356" w14:textId="77777777" w:rsidR="00B6484E" w:rsidRDefault="00B6484E" w:rsidP="00235E50">
      <w:pPr>
        <w:pStyle w:val="Textoindependiente"/>
        <w:spacing w:line="276" w:lineRule="auto"/>
        <w:ind w:left="820" w:right="128"/>
        <w:jc w:val="both"/>
      </w:pPr>
    </w:p>
    <w:p w14:paraId="33034CEF" w14:textId="5275C530" w:rsidR="00B6484E" w:rsidRDefault="00B6484E" w:rsidP="00235E50">
      <w:pPr>
        <w:pStyle w:val="Textoindependiente"/>
        <w:spacing w:line="276" w:lineRule="auto"/>
        <w:ind w:left="820" w:right="128"/>
        <w:jc w:val="both"/>
        <w:rPr>
          <w:color w:val="000000" w:themeColor="text1"/>
        </w:rPr>
      </w:pPr>
      <w:r>
        <w:rPr>
          <w:color w:val="000000" w:themeColor="text1"/>
        </w:rPr>
        <w:t xml:space="preserve">Consideramos que los modelos RNN ofrecen una gran ventaja en proyectos como el planteado, que busca predecir los tiempos de entrega, la capacidad de estos modelos para detectar patrones no lineales, sin </w:t>
      </w:r>
      <w:r w:rsidR="0029627C">
        <w:rPr>
          <w:color w:val="000000" w:themeColor="text1"/>
        </w:rPr>
        <w:t>embargo,</w:t>
      </w:r>
      <w:r>
        <w:rPr>
          <w:color w:val="000000" w:themeColor="text1"/>
        </w:rPr>
        <w:t xml:space="preserve"> se debe revisar si el volumen de datos es </w:t>
      </w:r>
      <w:r w:rsidR="0029627C">
        <w:rPr>
          <w:color w:val="000000" w:themeColor="text1"/>
        </w:rPr>
        <w:t>suficiente</w:t>
      </w:r>
      <w:r>
        <w:rPr>
          <w:color w:val="000000" w:themeColor="text1"/>
        </w:rPr>
        <w:t>.</w:t>
      </w:r>
    </w:p>
    <w:p w14:paraId="059F5A14" w14:textId="77777777" w:rsidR="0029627C" w:rsidRDefault="0029627C" w:rsidP="00235E50">
      <w:pPr>
        <w:pStyle w:val="Textoindependiente"/>
        <w:spacing w:line="276" w:lineRule="auto"/>
        <w:ind w:left="820" w:right="128"/>
        <w:jc w:val="both"/>
        <w:rPr>
          <w:color w:val="000000" w:themeColor="text1"/>
        </w:rPr>
      </w:pPr>
    </w:p>
    <w:p w14:paraId="715556AA" w14:textId="77777777" w:rsidR="00032A2E" w:rsidRDefault="0029627C" w:rsidP="00235E50">
      <w:pPr>
        <w:pStyle w:val="Textoindependiente"/>
        <w:spacing w:line="276" w:lineRule="auto"/>
        <w:ind w:left="820" w:right="128"/>
        <w:jc w:val="both"/>
        <w:rPr>
          <w:color w:val="000000" w:themeColor="text1"/>
        </w:rPr>
      </w:pPr>
      <w:r w:rsidRPr="004F31D3">
        <w:rPr>
          <w:color w:val="FF0000"/>
        </w:rPr>
        <w:t xml:space="preserve">Las maquinas de soporte vectorial </w:t>
      </w:r>
      <w:r w:rsidR="00FC579F" w:rsidRPr="004F31D3">
        <w:rPr>
          <w:color w:val="FF0000"/>
        </w:rPr>
        <w:t xml:space="preserve">son especialmente </w:t>
      </w:r>
      <w:r w:rsidR="00FC579F">
        <w:rPr>
          <w:color w:val="000000" w:themeColor="text1"/>
        </w:rPr>
        <w:t xml:space="preserve">útiles en problemas de clasificación y muestran robustez ante conjuntos de datos con ruidos, ayudando a minimizar el efecto de variables aleatorias, además, al enfocarse solo en puntos de datos mas relevantes los modelos SVM logran una alta precisión con tamaños de datos moderados </w:t>
      </w:r>
      <w:sdt>
        <w:sdtPr>
          <w:rPr>
            <w:color w:val="000000" w:themeColor="text1"/>
          </w:rPr>
          <w:id w:val="-1770225131"/>
          <w:citation/>
        </w:sdtPr>
        <w:sdtContent>
          <w:r w:rsidR="00C4542B">
            <w:rPr>
              <w:color w:val="000000" w:themeColor="text1"/>
            </w:rPr>
            <w:fldChar w:fldCharType="begin"/>
          </w:r>
          <w:r w:rsidR="00C4542B">
            <w:rPr>
              <w:color w:val="000000" w:themeColor="text1"/>
            </w:rPr>
            <w:instrText xml:space="preserve"> CITATION Has09 \l 3082 </w:instrText>
          </w:r>
          <w:r w:rsidR="00C4542B">
            <w:rPr>
              <w:color w:val="000000" w:themeColor="text1"/>
            </w:rPr>
            <w:fldChar w:fldCharType="separate"/>
          </w:r>
          <w:r w:rsidR="00C4542B" w:rsidRPr="00C4542B">
            <w:rPr>
              <w:noProof/>
              <w:color w:val="000000" w:themeColor="text1"/>
            </w:rPr>
            <w:t>(Hastie, Tibshirani, &amp; Friedman, 2009)</w:t>
          </w:r>
          <w:r w:rsidR="00C4542B">
            <w:rPr>
              <w:color w:val="000000" w:themeColor="text1"/>
            </w:rPr>
            <w:fldChar w:fldCharType="end"/>
          </w:r>
        </w:sdtContent>
      </w:sdt>
    </w:p>
    <w:p w14:paraId="3131D060" w14:textId="77777777" w:rsidR="00032A2E" w:rsidRDefault="00032A2E" w:rsidP="00235E50">
      <w:pPr>
        <w:pStyle w:val="Textoindependiente"/>
        <w:spacing w:line="276" w:lineRule="auto"/>
        <w:ind w:left="820" w:right="128"/>
        <w:jc w:val="both"/>
        <w:rPr>
          <w:color w:val="000000" w:themeColor="text1"/>
        </w:rPr>
      </w:pPr>
    </w:p>
    <w:p w14:paraId="79E1554C" w14:textId="746DBE7E" w:rsidR="0029627C" w:rsidRDefault="00FC579F" w:rsidP="00235E50">
      <w:pPr>
        <w:pStyle w:val="Textoindependiente"/>
        <w:spacing w:line="276" w:lineRule="auto"/>
        <w:ind w:left="820" w:right="128"/>
        <w:jc w:val="both"/>
        <w:rPr>
          <w:color w:val="000000" w:themeColor="text1"/>
        </w:rPr>
      </w:pPr>
      <w:r>
        <w:rPr>
          <w:color w:val="000000" w:themeColor="text1"/>
        </w:rPr>
        <w:t xml:space="preserve"> </w:t>
      </w:r>
    </w:p>
    <w:p w14:paraId="4588F95C" w14:textId="77777777" w:rsidR="002122F5" w:rsidRDefault="002122F5" w:rsidP="00235E50">
      <w:pPr>
        <w:pStyle w:val="Textoindependiente"/>
        <w:spacing w:line="276" w:lineRule="auto"/>
        <w:ind w:left="820" w:right="128"/>
        <w:jc w:val="both"/>
      </w:pPr>
    </w:p>
    <w:p w14:paraId="32765185" w14:textId="77777777" w:rsidR="00941E47" w:rsidRDefault="00941E47" w:rsidP="00941E47">
      <w:pPr>
        <w:pStyle w:val="Textoindependiente"/>
        <w:spacing w:line="276" w:lineRule="auto"/>
        <w:ind w:right="128"/>
      </w:pPr>
    </w:p>
    <w:p w14:paraId="3808579D" w14:textId="77777777" w:rsidR="00941E47" w:rsidRDefault="00941E47" w:rsidP="00941E47">
      <w:pPr>
        <w:pStyle w:val="Textoindependiente"/>
        <w:spacing w:line="276" w:lineRule="auto"/>
        <w:ind w:right="128"/>
      </w:pPr>
    </w:p>
    <w:p w14:paraId="6CCE878B" w14:textId="77777777" w:rsidR="00941E47" w:rsidRDefault="00941E47" w:rsidP="00941E47">
      <w:pPr>
        <w:pStyle w:val="Textoindependiente"/>
        <w:spacing w:line="276" w:lineRule="auto"/>
        <w:ind w:right="128"/>
      </w:pPr>
    </w:p>
    <w:p w14:paraId="3B5A9A6E" w14:textId="78E73FDB" w:rsidR="009B2D80" w:rsidRDefault="007268D1">
      <w:pPr>
        <w:pStyle w:val="Textoindependiente"/>
        <w:spacing w:line="276" w:lineRule="auto"/>
        <w:ind w:left="820" w:right="128"/>
      </w:pPr>
      <w:r>
        <w:t>Céntrese en los métodos, modelos de ML o enfoques ya aplicados en proyectos</w:t>
      </w:r>
      <w:r>
        <w:rPr>
          <w:spacing w:val="1"/>
        </w:rPr>
        <w:t xml:space="preserve"> </w:t>
      </w:r>
      <w:r>
        <w:t xml:space="preserve">similares al que están desarrollando. Se espera que </w:t>
      </w:r>
      <w:proofErr w:type="spellStart"/>
      <w:r>
        <w:t>ud</w:t>
      </w:r>
      <w:proofErr w:type="spellEnd"/>
      <w:r>
        <w:t xml:space="preserve">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proofErr w:type="spellStart"/>
      <w:r>
        <w:t>ud</w:t>
      </w:r>
      <w:proofErr w:type="spellEnd"/>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que hablamos en clase y le invito a que incluya al CESET 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Textoindependiente"/>
        <w:spacing w:before="3"/>
        <w:rPr>
          <w:sz w:val="25"/>
        </w:rPr>
      </w:pPr>
    </w:p>
    <w:p w14:paraId="345A48BB" w14:textId="77777777" w:rsidR="009B2D80" w:rsidRDefault="007268D1">
      <w:pPr>
        <w:pStyle w:val="Ttulo2"/>
        <w:numPr>
          <w:ilvl w:val="0"/>
          <w:numId w:val="1"/>
        </w:numPr>
        <w:tabs>
          <w:tab w:val="left" w:pos="820"/>
        </w:tabs>
      </w:pPr>
      <w:r>
        <w:rPr>
          <w:color w:val="666666"/>
        </w:rPr>
        <w:t>Diferenciación del Proyecto</w:t>
      </w:r>
    </w:p>
    <w:p w14:paraId="06A4FB57" w14:textId="77777777" w:rsidR="009B2D80" w:rsidRDefault="007268D1">
      <w:pPr>
        <w:pStyle w:val="Textoindependiente"/>
        <w:spacing w:before="52" w:line="276" w:lineRule="auto"/>
        <w:ind w:left="820" w:right="99"/>
      </w:pPr>
      <w:r>
        <w:t xml:space="preserve">[Elabore </w:t>
      </w:r>
      <w:proofErr w:type="gramStart"/>
      <w:r>
        <w:t>una discurso basado</w:t>
      </w:r>
      <w:proofErr w:type="gramEnd"/>
      <w:r>
        <w:t xml:space="preserve">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B3969" w:rsidRDefault="00103800" w:rsidP="00103800">
      <w:pPr>
        <w:pStyle w:val="Bibliografa"/>
        <w:jc w:val="both"/>
        <w:rPr>
          <w:lang w:val="en-US"/>
        </w:rPr>
      </w:pPr>
      <w:r>
        <w:fldChar w:fldCharType="begin"/>
      </w:r>
      <w:r w:rsidRPr="001B3969">
        <w:rPr>
          <w:lang w:val="en-US"/>
        </w:rPr>
        <w:instrText xml:space="preserve"> ADDIN ZOTERO_BIBL {"uncited":[],"omitted":[],"custom":[]} CSL_BIBLIOGRAPHY </w:instrText>
      </w:r>
      <w:r>
        <w:fldChar w:fldCharType="separate"/>
      </w:r>
      <w:r w:rsidRPr="001B3969">
        <w:rPr>
          <w:lang w:val="en-US"/>
        </w:rPr>
        <w:t>[1]</w:t>
      </w:r>
      <w:r w:rsidRPr="001B3969">
        <w:rPr>
          <w:lang w:val="en-US"/>
        </w:rPr>
        <w:tab/>
        <w:t xml:space="preserve">A. G. Banerjee, W. Yund, D. Yang, P. Koudal, J. Carbone, y J. Salvo, “A Hybrid Statistical Method for Accurate Prediction of Supplier Delivery Times of Aircraft Engine Parts”, en </w:t>
      </w:r>
      <w:r w:rsidRPr="001B3969">
        <w:rPr>
          <w:i/>
          <w:iCs/>
          <w:lang w:val="en-US"/>
        </w:rPr>
        <w:t>Volume 1B: 35th Computers and Information in Engineering Conference</w:t>
      </w:r>
      <w:r w:rsidRPr="001B3969">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17675"/>
    <w:rsid w:val="00032A2E"/>
    <w:rsid w:val="00047347"/>
    <w:rsid w:val="000477B1"/>
    <w:rsid w:val="0005010C"/>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199D"/>
    <w:rsid w:val="000B4BDF"/>
    <w:rsid w:val="000E1C11"/>
    <w:rsid w:val="000E4725"/>
    <w:rsid w:val="000E4898"/>
    <w:rsid w:val="000E5728"/>
    <w:rsid w:val="000E59D5"/>
    <w:rsid w:val="000F0195"/>
    <w:rsid w:val="000F3A29"/>
    <w:rsid w:val="00103190"/>
    <w:rsid w:val="00103800"/>
    <w:rsid w:val="00114103"/>
    <w:rsid w:val="00115F1F"/>
    <w:rsid w:val="00121525"/>
    <w:rsid w:val="001222E4"/>
    <w:rsid w:val="0012720A"/>
    <w:rsid w:val="00141A0A"/>
    <w:rsid w:val="0016350F"/>
    <w:rsid w:val="00166130"/>
    <w:rsid w:val="00170731"/>
    <w:rsid w:val="0017317F"/>
    <w:rsid w:val="00183C5D"/>
    <w:rsid w:val="00186C12"/>
    <w:rsid w:val="001A7074"/>
    <w:rsid w:val="001B3969"/>
    <w:rsid w:val="001C327F"/>
    <w:rsid w:val="001D5B3E"/>
    <w:rsid w:val="001D6ECA"/>
    <w:rsid w:val="001F62DD"/>
    <w:rsid w:val="00211A01"/>
    <w:rsid w:val="00211C2A"/>
    <w:rsid w:val="002122F5"/>
    <w:rsid w:val="0022358D"/>
    <w:rsid w:val="00235E50"/>
    <w:rsid w:val="00237001"/>
    <w:rsid w:val="00242C37"/>
    <w:rsid w:val="00251A0B"/>
    <w:rsid w:val="002606F7"/>
    <w:rsid w:val="00261458"/>
    <w:rsid w:val="00267FA4"/>
    <w:rsid w:val="00274475"/>
    <w:rsid w:val="0027563D"/>
    <w:rsid w:val="00276905"/>
    <w:rsid w:val="0029627C"/>
    <w:rsid w:val="002A6B2B"/>
    <w:rsid w:val="002A7D65"/>
    <w:rsid w:val="002B6FC4"/>
    <w:rsid w:val="002C5845"/>
    <w:rsid w:val="002D73E3"/>
    <w:rsid w:val="002E28D8"/>
    <w:rsid w:val="002E3007"/>
    <w:rsid w:val="002E78C8"/>
    <w:rsid w:val="00303C4B"/>
    <w:rsid w:val="00304293"/>
    <w:rsid w:val="00305488"/>
    <w:rsid w:val="00314229"/>
    <w:rsid w:val="0032328A"/>
    <w:rsid w:val="00332C88"/>
    <w:rsid w:val="0033427A"/>
    <w:rsid w:val="00350C03"/>
    <w:rsid w:val="00352837"/>
    <w:rsid w:val="00352A49"/>
    <w:rsid w:val="00357992"/>
    <w:rsid w:val="0036105C"/>
    <w:rsid w:val="003630B7"/>
    <w:rsid w:val="00380F88"/>
    <w:rsid w:val="0038284F"/>
    <w:rsid w:val="003844CD"/>
    <w:rsid w:val="0038516C"/>
    <w:rsid w:val="00394594"/>
    <w:rsid w:val="003A2119"/>
    <w:rsid w:val="003A32F1"/>
    <w:rsid w:val="003C5EB9"/>
    <w:rsid w:val="003D0729"/>
    <w:rsid w:val="003D58E5"/>
    <w:rsid w:val="003F259E"/>
    <w:rsid w:val="003F318C"/>
    <w:rsid w:val="00400590"/>
    <w:rsid w:val="00400BA3"/>
    <w:rsid w:val="00403688"/>
    <w:rsid w:val="004173AD"/>
    <w:rsid w:val="00420113"/>
    <w:rsid w:val="004336BA"/>
    <w:rsid w:val="00433996"/>
    <w:rsid w:val="00440921"/>
    <w:rsid w:val="00443E3A"/>
    <w:rsid w:val="00454CB3"/>
    <w:rsid w:val="00461F7B"/>
    <w:rsid w:val="00463DE6"/>
    <w:rsid w:val="004660C6"/>
    <w:rsid w:val="004738D2"/>
    <w:rsid w:val="00475AEC"/>
    <w:rsid w:val="00490DE7"/>
    <w:rsid w:val="004A1D05"/>
    <w:rsid w:val="004B2BD4"/>
    <w:rsid w:val="004B5344"/>
    <w:rsid w:val="004C33AD"/>
    <w:rsid w:val="004D6487"/>
    <w:rsid w:val="004F1EA0"/>
    <w:rsid w:val="004F31D3"/>
    <w:rsid w:val="004F3B44"/>
    <w:rsid w:val="004F5DB3"/>
    <w:rsid w:val="004F7E16"/>
    <w:rsid w:val="00503A87"/>
    <w:rsid w:val="005138EF"/>
    <w:rsid w:val="00514783"/>
    <w:rsid w:val="00560020"/>
    <w:rsid w:val="00576658"/>
    <w:rsid w:val="00580B11"/>
    <w:rsid w:val="00583580"/>
    <w:rsid w:val="00586225"/>
    <w:rsid w:val="005A14EB"/>
    <w:rsid w:val="005A1EC4"/>
    <w:rsid w:val="005A2B72"/>
    <w:rsid w:val="005B52C2"/>
    <w:rsid w:val="005B6FE8"/>
    <w:rsid w:val="005D36DB"/>
    <w:rsid w:val="005E20CE"/>
    <w:rsid w:val="005E34F0"/>
    <w:rsid w:val="005E790E"/>
    <w:rsid w:val="005F33A3"/>
    <w:rsid w:val="005F3EA8"/>
    <w:rsid w:val="0060255E"/>
    <w:rsid w:val="0061210B"/>
    <w:rsid w:val="006234E9"/>
    <w:rsid w:val="00642956"/>
    <w:rsid w:val="006625FF"/>
    <w:rsid w:val="00664460"/>
    <w:rsid w:val="00665D43"/>
    <w:rsid w:val="00676145"/>
    <w:rsid w:val="006849F6"/>
    <w:rsid w:val="00692621"/>
    <w:rsid w:val="00694BD1"/>
    <w:rsid w:val="00695D76"/>
    <w:rsid w:val="006C0AF5"/>
    <w:rsid w:val="006C1917"/>
    <w:rsid w:val="006C32DC"/>
    <w:rsid w:val="006D1020"/>
    <w:rsid w:val="006D6597"/>
    <w:rsid w:val="006D7A2B"/>
    <w:rsid w:val="006E09CD"/>
    <w:rsid w:val="006E3F8F"/>
    <w:rsid w:val="006F34C7"/>
    <w:rsid w:val="006F44C6"/>
    <w:rsid w:val="00700332"/>
    <w:rsid w:val="00713325"/>
    <w:rsid w:val="007157B2"/>
    <w:rsid w:val="00717FFC"/>
    <w:rsid w:val="007268D1"/>
    <w:rsid w:val="00731EE7"/>
    <w:rsid w:val="00732DE6"/>
    <w:rsid w:val="00737E1D"/>
    <w:rsid w:val="0074543D"/>
    <w:rsid w:val="0075356E"/>
    <w:rsid w:val="00753C4F"/>
    <w:rsid w:val="00757081"/>
    <w:rsid w:val="00761DC4"/>
    <w:rsid w:val="00763001"/>
    <w:rsid w:val="00763374"/>
    <w:rsid w:val="007635DF"/>
    <w:rsid w:val="00770694"/>
    <w:rsid w:val="00774546"/>
    <w:rsid w:val="007765A2"/>
    <w:rsid w:val="0078151A"/>
    <w:rsid w:val="00783D94"/>
    <w:rsid w:val="00794055"/>
    <w:rsid w:val="007A6796"/>
    <w:rsid w:val="007A7200"/>
    <w:rsid w:val="007B2335"/>
    <w:rsid w:val="007B33D7"/>
    <w:rsid w:val="007D309D"/>
    <w:rsid w:val="007E103B"/>
    <w:rsid w:val="007F403E"/>
    <w:rsid w:val="007F7185"/>
    <w:rsid w:val="008036A7"/>
    <w:rsid w:val="00803F7A"/>
    <w:rsid w:val="00822A36"/>
    <w:rsid w:val="00830DAF"/>
    <w:rsid w:val="008312FA"/>
    <w:rsid w:val="00831AE3"/>
    <w:rsid w:val="0083385F"/>
    <w:rsid w:val="0084661F"/>
    <w:rsid w:val="00852588"/>
    <w:rsid w:val="00854CA0"/>
    <w:rsid w:val="00862867"/>
    <w:rsid w:val="00865696"/>
    <w:rsid w:val="008668EF"/>
    <w:rsid w:val="00867453"/>
    <w:rsid w:val="00876528"/>
    <w:rsid w:val="00896645"/>
    <w:rsid w:val="008C411F"/>
    <w:rsid w:val="008D19D3"/>
    <w:rsid w:val="008D7B09"/>
    <w:rsid w:val="008F2919"/>
    <w:rsid w:val="008F7291"/>
    <w:rsid w:val="0091718D"/>
    <w:rsid w:val="009231BF"/>
    <w:rsid w:val="0092594D"/>
    <w:rsid w:val="00941E47"/>
    <w:rsid w:val="009503AF"/>
    <w:rsid w:val="00953919"/>
    <w:rsid w:val="00955858"/>
    <w:rsid w:val="00955C29"/>
    <w:rsid w:val="00957721"/>
    <w:rsid w:val="00960CFD"/>
    <w:rsid w:val="00971E82"/>
    <w:rsid w:val="00975105"/>
    <w:rsid w:val="00975BE9"/>
    <w:rsid w:val="0097763B"/>
    <w:rsid w:val="009778D8"/>
    <w:rsid w:val="00985958"/>
    <w:rsid w:val="00991086"/>
    <w:rsid w:val="009A6EDD"/>
    <w:rsid w:val="009B2D80"/>
    <w:rsid w:val="009C09CC"/>
    <w:rsid w:val="009C4D7A"/>
    <w:rsid w:val="009C580D"/>
    <w:rsid w:val="009E1FEC"/>
    <w:rsid w:val="009E5215"/>
    <w:rsid w:val="009F7EBD"/>
    <w:rsid w:val="00A3157A"/>
    <w:rsid w:val="00A4738B"/>
    <w:rsid w:val="00A50309"/>
    <w:rsid w:val="00A545FD"/>
    <w:rsid w:val="00A57804"/>
    <w:rsid w:val="00A63D5B"/>
    <w:rsid w:val="00A82692"/>
    <w:rsid w:val="00A9273C"/>
    <w:rsid w:val="00A946E4"/>
    <w:rsid w:val="00A9533A"/>
    <w:rsid w:val="00A953D0"/>
    <w:rsid w:val="00A97734"/>
    <w:rsid w:val="00AA05AE"/>
    <w:rsid w:val="00AB0BAD"/>
    <w:rsid w:val="00AB1ACC"/>
    <w:rsid w:val="00AB5FE1"/>
    <w:rsid w:val="00AB7D9B"/>
    <w:rsid w:val="00AC4737"/>
    <w:rsid w:val="00AC6D41"/>
    <w:rsid w:val="00AD4DBC"/>
    <w:rsid w:val="00B166B6"/>
    <w:rsid w:val="00B350E5"/>
    <w:rsid w:val="00B4048E"/>
    <w:rsid w:val="00B45A95"/>
    <w:rsid w:val="00B51A52"/>
    <w:rsid w:val="00B530B0"/>
    <w:rsid w:val="00B6484E"/>
    <w:rsid w:val="00B7696A"/>
    <w:rsid w:val="00B77F4E"/>
    <w:rsid w:val="00B8617C"/>
    <w:rsid w:val="00B918E4"/>
    <w:rsid w:val="00B94FD8"/>
    <w:rsid w:val="00B9721B"/>
    <w:rsid w:val="00BA528A"/>
    <w:rsid w:val="00BA70BE"/>
    <w:rsid w:val="00BB14C5"/>
    <w:rsid w:val="00BC7A0D"/>
    <w:rsid w:val="00BE3855"/>
    <w:rsid w:val="00BF4B7C"/>
    <w:rsid w:val="00C03126"/>
    <w:rsid w:val="00C0346C"/>
    <w:rsid w:val="00C10167"/>
    <w:rsid w:val="00C13747"/>
    <w:rsid w:val="00C206F7"/>
    <w:rsid w:val="00C225CE"/>
    <w:rsid w:val="00C3532A"/>
    <w:rsid w:val="00C42222"/>
    <w:rsid w:val="00C4251C"/>
    <w:rsid w:val="00C4542B"/>
    <w:rsid w:val="00C53E87"/>
    <w:rsid w:val="00C56560"/>
    <w:rsid w:val="00C56DCB"/>
    <w:rsid w:val="00C74F11"/>
    <w:rsid w:val="00C7590B"/>
    <w:rsid w:val="00C82FCA"/>
    <w:rsid w:val="00C970F5"/>
    <w:rsid w:val="00CC56CA"/>
    <w:rsid w:val="00CC7340"/>
    <w:rsid w:val="00CD34FD"/>
    <w:rsid w:val="00CE1087"/>
    <w:rsid w:val="00CF5AD1"/>
    <w:rsid w:val="00D24314"/>
    <w:rsid w:val="00D26CC1"/>
    <w:rsid w:val="00D27695"/>
    <w:rsid w:val="00D30586"/>
    <w:rsid w:val="00D3470C"/>
    <w:rsid w:val="00D53D02"/>
    <w:rsid w:val="00D60AD1"/>
    <w:rsid w:val="00D61898"/>
    <w:rsid w:val="00D65812"/>
    <w:rsid w:val="00D666B2"/>
    <w:rsid w:val="00D7459D"/>
    <w:rsid w:val="00D762E4"/>
    <w:rsid w:val="00D83B38"/>
    <w:rsid w:val="00D85059"/>
    <w:rsid w:val="00D93941"/>
    <w:rsid w:val="00D95BB4"/>
    <w:rsid w:val="00DA352D"/>
    <w:rsid w:val="00DA52A6"/>
    <w:rsid w:val="00DB1B88"/>
    <w:rsid w:val="00DD0B0E"/>
    <w:rsid w:val="00DF6E37"/>
    <w:rsid w:val="00E00E2C"/>
    <w:rsid w:val="00E066C9"/>
    <w:rsid w:val="00E240A2"/>
    <w:rsid w:val="00E30541"/>
    <w:rsid w:val="00E335EF"/>
    <w:rsid w:val="00E353E6"/>
    <w:rsid w:val="00E36C4D"/>
    <w:rsid w:val="00E42001"/>
    <w:rsid w:val="00E54B8A"/>
    <w:rsid w:val="00E61573"/>
    <w:rsid w:val="00E639C4"/>
    <w:rsid w:val="00E716C5"/>
    <w:rsid w:val="00E725A8"/>
    <w:rsid w:val="00E745D9"/>
    <w:rsid w:val="00E77C54"/>
    <w:rsid w:val="00EA1135"/>
    <w:rsid w:val="00EA192F"/>
    <w:rsid w:val="00EA3F74"/>
    <w:rsid w:val="00EA625D"/>
    <w:rsid w:val="00EA6CDB"/>
    <w:rsid w:val="00EB0D9B"/>
    <w:rsid w:val="00EB1AA4"/>
    <w:rsid w:val="00EB28F7"/>
    <w:rsid w:val="00EB6629"/>
    <w:rsid w:val="00EC09AD"/>
    <w:rsid w:val="00EC6008"/>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552D9"/>
    <w:rsid w:val="00F60B24"/>
    <w:rsid w:val="00F81C99"/>
    <w:rsid w:val="00F84A6B"/>
    <w:rsid w:val="00FA0176"/>
    <w:rsid w:val="00FA1B1A"/>
    <w:rsid w:val="00FB3950"/>
    <w:rsid w:val="00FC579F"/>
    <w:rsid w:val="00FD5CAA"/>
    <w:rsid w:val="00FE566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02420738">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496144635">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
    <b:Tag>Ben16</b:Tag>
    <b:SourceType>InternetSite</b:SourceType>
    <b:Guid>{FAF9D70D-4704-4B7B-A4E4-A585A7719F67}</b:Guid>
    <b:Title>link.springer.com</b:Title>
    <b:Year>2016</b:Year>
    <b:URL>https://link.springer.com/article/10.1007/s10710-017-9314-z</b:URL>
    <b:Author>
      <b:Author>
        <b:NameList>
          <b:Person>
            <b:Last>Bengio</b:Last>
            <b:First>Yoshua</b:First>
          </b:Person>
          <b:Person>
            <b:Last>Courville</b:Last>
            <b:First>Aaron</b:First>
          </b:Person>
        </b:NameList>
      </b:Author>
    </b:Author>
    <b:RefOrder>4</b:RefOrder>
  </b:Source>
  <b:Source>
    <b:Tag>Has09</b:Tag>
    <b:SourceType>InternetSite</b:SourceType>
    <b:Guid>{CEFA851E-1709-4194-B578-DF7DDD11DF6E}</b:Guid>
    <b:Title>www.sas.upenn.edu</b:Title>
    <b:Year>2009</b:Year>
    <b:URL>https://www.sas.upenn.edu/~fdiebold/NoHesitations/BookAdvanced.pdf</b:URL>
    <b:Author>
      <b:Author>
        <b:NameList>
          <b:Person>
            <b:Last>Hastie</b:Last>
            <b:First>Trevor</b:First>
          </b:Person>
          <b:Person>
            <b:Last>Tibshirani</b:Last>
            <b:First>Robert</b:First>
          </b:Person>
          <b:Person>
            <b:Last>Friedman</b:Last>
            <b:First>Jerome</b:First>
          </b:Person>
        </b:NameList>
      </b:Author>
    </b:Author>
    <b:RefOrder>5</b:RefOrder>
  </b:Source>
</b:Sources>
</file>

<file path=customXml/itemProps1.xml><?xml version="1.0" encoding="utf-8"?>
<ds:datastoreItem xmlns:ds="http://schemas.openxmlformats.org/officeDocument/2006/customXml" ds:itemID="{21262DBC-1B9F-4435-8926-1C86976E4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6</Pages>
  <Words>2361</Words>
  <Characters>12989</Characters>
  <Application>Microsoft Office Word</Application>
  <DocSecurity>0</DocSecurity>
  <Lines>108</Lines>
  <Paragraphs>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Celsa SAS</cp:lastModifiedBy>
  <cp:revision>123</cp:revision>
  <dcterms:created xsi:type="dcterms:W3CDTF">2024-10-09T02:24:00Z</dcterms:created>
  <dcterms:modified xsi:type="dcterms:W3CDTF">2024-10-09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